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ellenraster1"/>
        <w:tblpPr w:leftFromText="180" w:rightFromText="180" w:vertAnchor="text" w:tblpY="1"/>
        <w:tblOverlap w:val="never"/>
        <w:tblW w:w="0" w:type="auto"/>
        <w:tblBorders>
          <w:top w:val="single" w:sz="4" w:space="0" w:color="000000"/>
          <w:left w:val="none" w:sz="0" w:space="0" w:color="auto"/>
          <w:bottom w:val="single" w:sz="4" w:space="0" w:color="000000"/>
          <w:right w:val="none" w:sz="0" w:space="0" w:color="auto"/>
          <w:insideH w:val="single" w:sz="4" w:space="0" w:color="000000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30"/>
        <w:gridCol w:w="1065"/>
        <w:gridCol w:w="1215"/>
        <w:gridCol w:w="810"/>
        <w:gridCol w:w="867"/>
        <w:gridCol w:w="1163"/>
        <w:gridCol w:w="625"/>
        <w:gridCol w:w="1126"/>
        <w:gridCol w:w="774"/>
        <w:gridCol w:w="1248"/>
        <w:gridCol w:w="1575"/>
        <w:gridCol w:w="1512"/>
        <w:gridCol w:w="1988"/>
      </w:tblGrid>
      <w:tr w:rsidR="00F91612" w:rsidRPr="00F91612" w:rsidTr="00C63693">
        <w:trPr>
          <w:tblHeader/>
        </w:trPr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b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b/>
                <w:sz w:val="16"/>
                <w:szCs w:val="16"/>
                <w:lang w:val="en-GB"/>
              </w:rPr>
              <w:t>Index author, year (refer</w:t>
            </w:r>
            <w:r w:rsidRPr="00F91612">
              <w:rPr>
                <w:rFonts w:ascii="Times New Roman" w:eastAsia="Calibri" w:hAnsi="Times New Roman" w:cs="Times New Roman"/>
                <w:b/>
                <w:sz w:val="16"/>
                <w:szCs w:val="16"/>
                <w:lang w:val="en-GB"/>
              </w:rPr>
              <w:softHyphen/>
              <w:t>ence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b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b/>
                <w:sz w:val="16"/>
                <w:szCs w:val="16"/>
                <w:lang w:val="en-GB"/>
              </w:rPr>
              <w:t>Country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b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b/>
                <w:sz w:val="16"/>
                <w:szCs w:val="16"/>
                <w:lang w:val="en-GB"/>
              </w:rPr>
              <w:t>Setting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b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b/>
                <w:sz w:val="16"/>
                <w:szCs w:val="16"/>
                <w:lang w:val="en-GB"/>
              </w:rPr>
              <w:t>Des</w:t>
            </w:r>
            <w:bookmarkStart w:id="0" w:name="_GoBack"/>
            <w:bookmarkEnd w:id="0"/>
            <w:r w:rsidRPr="00F91612">
              <w:rPr>
                <w:rFonts w:ascii="Times New Roman" w:eastAsia="Calibri" w:hAnsi="Times New Roman" w:cs="Times New Roman"/>
                <w:b/>
                <w:sz w:val="16"/>
                <w:szCs w:val="16"/>
                <w:lang w:val="en-GB"/>
              </w:rPr>
              <w:t>ign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b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b/>
                <w:sz w:val="16"/>
                <w:szCs w:val="16"/>
                <w:lang w:val="en-GB"/>
              </w:rPr>
              <w:t>Duration (weeks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b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b/>
                <w:sz w:val="16"/>
                <w:szCs w:val="16"/>
                <w:lang w:val="en-GB"/>
              </w:rPr>
              <w:t>Participants, n baseline (% Male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b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b/>
                <w:sz w:val="16"/>
                <w:szCs w:val="16"/>
                <w:lang w:val="en-GB"/>
              </w:rPr>
              <w:t>Age, mean (SD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b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b/>
                <w:sz w:val="16"/>
                <w:szCs w:val="16"/>
                <w:lang w:val="en-GB"/>
              </w:rPr>
              <w:t>Educational level (years), mean (SD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b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b/>
                <w:sz w:val="16"/>
                <w:szCs w:val="16"/>
                <w:lang w:val="en-GB"/>
              </w:rPr>
              <w:t>MMSE score, mean (SD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b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b/>
                <w:sz w:val="16"/>
                <w:szCs w:val="16"/>
                <w:lang w:val="en-GB"/>
              </w:rPr>
              <w:t>Fitness level at baseline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b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b/>
                <w:sz w:val="16"/>
                <w:szCs w:val="16"/>
                <w:lang w:val="en-GB"/>
              </w:rPr>
              <w:t xml:space="preserve">Relevant interventions, overall exercise volume in min (min x d x </w:t>
            </w:r>
            <w:proofErr w:type="spellStart"/>
            <w:r w:rsidRPr="00F91612">
              <w:rPr>
                <w:rFonts w:ascii="Times New Roman" w:eastAsia="Calibri" w:hAnsi="Times New Roman" w:cs="Times New Roman"/>
                <w:b/>
                <w:sz w:val="16"/>
                <w:szCs w:val="16"/>
                <w:lang w:val="en-GB"/>
              </w:rPr>
              <w:t>wks</w:t>
            </w:r>
            <w:proofErr w:type="spellEnd"/>
            <w:r w:rsidRPr="00F91612">
              <w:rPr>
                <w:rFonts w:ascii="Times New Roman" w:eastAsia="Calibri" w:hAnsi="Times New Roman" w:cs="Times New Roman"/>
                <w:b/>
                <w:sz w:val="16"/>
                <w:szCs w:val="16"/>
                <w:lang w:val="en-GB"/>
              </w:rPr>
              <w:t>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b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b/>
                <w:sz w:val="16"/>
                <w:szCs w:val="16"/>
                <w:lang w:val="en-GB"/>
              </w:rPr>
              <w:t>Exercise modalities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b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b/>
                <w:sz w:val="16"/>
                <w:szCs w:val="16"/>
                <w:lang w:val="en-GB"/>
              </w:rPr>
              <w:t>Outcomes</w:t>
            </w:r>
          </w:p>
        </w:tc>
      </w:tr>
      <w:tr w:rsidR="00F91612" w:rsidRPr="00F91612" w:rsidTr="00C63693"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proofErr w:type="spellStart"/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Fiatarone</w:t>
            </w:r>
            <w:proofErr w:type="spellEnd"/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 xml:space="preserve"> Singh, 2014 </w:t>
            </w:r>
            <w:sdt>
              <w:sdtPr>
                <w:rPr>
                  <w:rFonts w:ascii="Times New Roman" w:eastAsia="Calibri" w:hAnsi="Times New Roman" w:cs="Times New Roman"/>
                  <w:sz w:val="16"/>
                  <w:szCs w:val="16"/>
                  <w:lang w:val="en-GB"/>
                </w:rPr>
                <w:alias w:val="To edit, see citavi.com/edit"/>
                <w:tag w:val="CitaviPlaceholder#6a561589-2c6b-4b1b-94a0-f700597cd44c"/>
                <w:id w:val="-952785944"/>
                <w:placeholder>
                  <w:docPart w:val="B66EEBDEFE624C6B8413476D8B2DEFAC"/>
                </w:placeholder>
              </w:sdtPr>
              <w:sdtEndPr/>
              <w:sdtContent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fldChar w:fldCharType="begin"/>
                </w:r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0MjZmMWQwLTA0YzMtNGM3Yi04NjczLWZjMWRkODI2YzI0ZSIsIlJhbmdlTGVuZ3RoIjozLCJSZWZlcmVuY2VJZCI6ImY3MzNhMWU4LWI2ODAtNGU3MS1iMWJkLWYzY2ZkZTQ1NjY4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QuMDEuMjAyMCIsIkRvaSI6IjEwLjEwMTYvai5uaWNsLjIwMjAuMTAyMTgyIiwiRWRpdG9ycyI6W10sIkV2YWx1YXRpb25Db21wbGV4aXR5IjowLCJFdmFsdWF0aW9uU291cmNlVGV4dEZvcm1hdCI6MCwiR3JvdXBzIjpb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MxOTc4ODI2IiwiVXJpU3RyaW5nIjoiaHR0cDovL3d3dy5uY2JpLm5sbS5uaWguZ292L3B1Ym1lZC8zMTk3ODgyN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}</w:instrText>
                </w:r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fldChar w:fldCharType="separate"/>
                </w:r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t>[33, 34]</w:t>
                </w:r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fldChar w:fldCharType="end"/>
                </w:r>
              </w:sdtContent>
            </w:sdt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Australia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Community-based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Fully factorial design (2x2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72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100 (49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74 (nr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nr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27 (2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Participants that exercised &gt;150 min/</w:t>
            </w:r>
            <w:proofErr w:type="spellStart"/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wk</w:t>
            </w:r>
            <w:proofErr w:type="spellEnd"/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 xml:space="preserve"> on a regular basis were excluded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IG: Progressive resistance training 3600 min</w:t>
            </w:r>
          </w:p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CG: Video watching plus stretching exercises</w:t>
            </w:r>
            <w:r w:rsidRPr="00F91612" w:rsidDel="00881101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 xml:space="preserve"> 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75 min/day, 2 days/week, 24 weeks, high intensity, supervised, group-based, individually tailored exercise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Global cognition; Executive action; Memory function, Speed/attention; Functional status; Physical fitness; Adherence; Adverse events; Neurophysiological measures</w:t>
            </w:r>
          </w:p>
        </w:tc>
      </w:tr>
      <w:tr w:rsidR="00F91612" w:rsidRPr="00F91612" w:rsidTr="00C63693"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 xml:space="preserve">Hughes, 2014 </w:t>
            </w:r>
            <w:sdt>
              <w:sdtPr>
                <w:rPr>
                  <w:rFonts w:ascii="Times New Roman" w:eastAsia="Calibri" w:hAnsi="Times New Roman" w:cs="Times New Roman"/>
                  <w:sz w:val="16"/>
                  <w:szCs w:val="16"/>
                  <w:lang w:val="en-GB"/>
                </w:rPr>
                <w:alias w:val="To edit, see citavi.com/edit"/>
                <w:tag w:val="CitaviPlaceholder#2dfdecb9-4e1d-4272-b26c-41f34ec87918"/>
                <w:id w:val="1502922969"/>
                <w:placeholder>
                  <w:docPart w:val="B66EEBDEFE624C6B8413476D8B2DEFAC"/>
                </w:placeholder>
              </w:sdtPr>
              <w:sdtEndPr/>
              <w:sdtContent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fldChar w:fldCharType="begin"/>
                </w:r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2VkODc0LTEzMjEtNDdhZi1iNzI4LWM3MTg0NjAxZmI0OCIsIlJhbmdlTGVuZ3RoIjo0LCJSZWZlcmVuY2VJZCI6ImMxYTkwYThkLWNlOGUtNDliYS05YmM3LWExNDFkODM0MG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ERpZWNrZWxtYW5uXFxBcHBEYXRhXFxMb2NhbFxcVGVtcFxcZHViZTV2eXEuanBnIiwiVXJpU3RyaW5nIjoiYzFhOTBhOGQtY2U4ZS00OWJhLTliYzctYTE0MWQ4MzQwYjRk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i4wMS4yMDE0IiwiRG9pIjoiMTAuMTAwMi9ncHMuNDA3NS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yNDQ1Mjg0NSIsIlVyaVN0cmluZyI6Imh0dHA6Ly93d3cubmNiaS5ubG0ubmloLmdvdi9wdWJtZWQvMjQ0NTI4ND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pcmphbSBEaWVja2VsbWFubiIsIkNyZWF0ZWRPbiI6IjIwMjItMTEtMTlUMTM6MDE6MDMiLCJNb2RpZmllZEJ5IjoiX01pcmphbSBEaWVja2VsbWFubiIsIklkIjoiMWVmZTNiMTUtNDg0OS00MDQ4LWIxZDEtNWEyNzQ0MmViZmY4IiwiTW9kaWZpZWRPbiI6IjIwMjItMTEtMTlUMTM6MDE6MDM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0MzI2MjU5IiwiVXJpU3RyaW5nIjoiaHR0cHM6Ly93d3cubmNiaS5ubG0ubmloLmdvdi9wbWMvYXJ0aWNsZXMvUE1DNDMyNjI1O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WlyamFtIERpZWNrZWxtYW5uIiwiQ3JlYXRlZE9uIjoiMjAyMi0xMS0xOVQxMzowMTowMyIsIk1vZGlmaWVkQnkiOiJfTWlyamFtIERpZWNrZWxtYW5uIiwiSWQiOiI3NzdlNjkwNi1hY2Q2LTQ4NjUtYmZmNy1kYzkxMzYyMGMwOGQiLCJNb2RpZmllZE9uIjoiMjAyMi0xMS0xOVQxMzowMTowMy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IvZ3BzLjQwNzUiLCJVcmlTdHJpbmciOiJodHRwczovL2RvaS5vcmcvMTAuMTAwMi9ncHMuNDA3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}</w:instrText>
                </w:r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fldChar w:fldCharType="separate"/>
                </w:r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t>[24]</w:t>
                </w:r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fldChar w:fldCharType="end"/>
                </w:r>
              </w:sdtContent>
            </w:sdt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USA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Outpatient (hospital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Pilot, Parallel arms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48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20 (70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77 (6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14 (2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27 (2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nr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IG: Wii interactive video gaming, 2160 min</w:t>
            </w:r>
          </w:p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CG: Health education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90 min/day, 1 day/week, 24 weeks, exercise intensity nr, face-to-face, (un-) supervised nr, group-based, one-size-fits-all exercise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Global cognition; Executive action; Mood and Psychosocial functioning; Functional status; Physical fitness; Adherence</w:t>
            </w:r>
          </w:p>
        </w:tc>
      </w:tr>
      <w:tr w:rsidR="00F91612" w:rsidRPr="00F91612" w:rsidTr="00C63693"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 xml:space="preserve">Lam, 2012 </w:t>
            </w:r>
            <w:sdt>
              <w:sdtPr>
                <w:rPr>
                  <w:rFonts w:ascii="Times New Roman" w:eastAsia="Calibri" w:hAnsi="Times New Roman" w:cs="Times New Roman"/>
                  <w:sz w:val="16"/>
                  <w:szCs w:val="16"/>
                  <w:lang w:val="en-GB"/>
                </w:rPr>
                <w:alias w:val="To edit, see citavi.com/edit"/>
                <w:tag w:val="CitaviPlaceholder#a66e0fea-5171-4df9-b9ad-954d24ad1c08"/>
                <w:id w:val="-1660227288"/>
                <w:placeholder>
                  <w:docPart w:val="B66EEBDEFE624C6B8413476D8B2DEFAC"/>
                </w:placeholder>
              </w:sdtPr>
              <w:sdtEndPr/>
              <w:sdtContent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fldChar w:fldCharType="begin"/>
                </w:r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TM2ZTFlLTAyNTQtNGQ5MC04Yjk4LTdjZjgzZmQyM2VlOSIsIlJhbmdlTGVuZ3RoIjozLCJSZWZlcmVuY2VJZCI6ImI5NThkOTExLTAzMmUtNDlhOC04ZTA0LWY4NGVlMDY5NWJ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S4wNS4yMDEyIiwiRG9pIjoiMTAuMTAxNi9qLmphbWRhLjIwMTIuMDMuMDA4IiwiRWRpdG9ycyI6W10sIkV2YWx1YXRpb25Db21wbGV4aXR5IjowLCJFdmFsdWF0aW9uU291cmNlVGV4dEZvcm1hdCI6MCwiR3JvdXBzIjpbXSwiSGFzTGFiZWwxIjpmYWxzZSwiSGFzTGFiZWwyIjpmYWxzZSwiS2V5d29yZHMiOltdLCJMYW5ndWFnZSI6ImVuZyIsIkxhbmd1YWdlQ29kZSI6ImVuIi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IyNTc5MDcyIiwiVXJpU3RyaW5nIjoiaHR0cDovL3d3dy5uY2JpLm5sbS5uaWguZ292L3B1Ym1lZC8yMjU3OTA3M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lyamFtIERpZWNrZWxtYW5uIiwiQ3JlYXRlZE9uIjoiMjAyMi0xMS0xOVQxMzowMTowMyIsIk1vZGlmaWVkQnkiOiJfTWlyamFtIERpZWNrZWxtYW5uIiwiSWQiOiIyZDZkMDNhYy1kZmIxLTRjMmUtOTZkNS1iMzViNGU3OWNmMTYiLCJNb2RpZmllZE9uIjoiMjAyMi0xMS0xOVQxMzowMTowMy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MTYvai5qYW1kYS4yMDEyLjAzLjAwOCIsIlVyaVN0cmluZyI6Imh0dHBzOi8vZG9pLm9yZy8xMC4xMDE2L2ouamFtZGEuMjAxMi4wMy4wMD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jI1MDAxMDMxIiwiVXJpU3RyaW5nIjoiaHR0cDovL3d3dy5uY2JpLm5sbS5uaWguZ292L3B1Ym1lZC8yNTAwMTAzMS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}</w:instrText>
                </w:r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fldChar w:fldCharType="separate"/>
                </w:r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t>[39, 40]</w:t>
                </w:r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fldChar w:fldCharType="end"/>
                </w:r>
              </w:sdtContent>
            </w:sdt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China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Long-term care centers and nursing homes; Community-based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Cluster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48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389 (24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78 (7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3 (4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25 (3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Did not previously practice Tai Chi or other mind-body-exercise regularly for more than 6 months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IG: Tai Chi, 4320 min</w:t>
            </w:r>
          </w:p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CG: Stretching &amp; toning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30 min/day, 3 days/week, 48 weeks, moderate intensity, supervised in groups or individually and home-based with no supervision, tailoring nr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Global cognition; Executive action; Memory function; Speed/Attention; Physical fitness; Mood; Progression to dementia; Neuropsychiatric symptoms; Adverse events; Adherence</w:t>
            </w:r>
          </w:p>
        </w:tc>
      </w:tr>
      <w:tr w:rsidR="00F91612" w:rsidRPr="00F91612" w:rsidTr="00C63693"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 xml:space="preserve">Lam, 2015 </w:t>
            </w:r>
            <w:sdt>
              <w:sdtPr>
                <w:rPr>
                  <w:rFonts w:ascii="Times New Roman" w:eastAsia="Calibri" w:hAnsi="Times New Roman" w:cs="Times New Roman"/>
                  <w:sz w:val="16"/>
                  <w:szCs w:val="16"/>
                  <w:lang w:val="en-GB"/>
                </w:rPr>
                <w:alias w:val="To edit, see citavi.com/edit"/>
                <w:tag w:val="CitaviPlaceholder#f40cad30-dafe-4f2e-930d-b0960292fa5c"/>
                <w:id w:val="97146502"/>
                <w:placeholder>
                  <w:docPart w:val="B66EEBDEFE624C6B8413476D8B2DEFAC"/>
                </w:placeholder>
              </w:sdtPr>
              <w:sdtEndPr/>
              <w:sdtContent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fldChar w:fldCharType="begin"/>
                </w:r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iNDllNmFiLTdhNTUtNDY2ZC1iNzhlLThkMDg5OTJhMGU3OCIsIlJhbmdlTGVuZ3RoIjo0LCJSZWZlcmVuY2VJZCI6IjkwNjUzNTkxLTY0YzEtNGVkNy1hY2ZlLTE2YTlhNTg5Mzky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ERpZWNrZWxtYW5uXFxBcHBEYXRhXFxMb2NhbFxcVGVtcFxcMTJmb3FjZXUuanBnIiwiVXJpU3RyaW5nIjoiOTA2NTM1OTEtNjRjMS00ZWQ3LWFjZmUtMTZhOWE1ODkzOTJh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zMS4wMy4yMDE1IiwiRG9pIjoiMTAuMTM3MS9qb3VybmFsLnBvbmUuMDExODE3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QTUM0MzgwNDkzIiwiVXJpU3RyaW5nIjoiaHR0cHM6Ly93d3cubmNiaS5ubG0ubmloLmdvdi9wbWMvYXJ0aWNsZXMvUE1DNDM4MDQ5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WlyamFtIERpZWNrZWxtYW5uIiwiQ3JlYXRlZE9uIjoiMjAyMi0xMS0xOVQxMzowMTowMyIsIk1vZGlmaWVkQnkiOiJfTWlyamFtIERpZWNrZWxtYW5uIiwiSWQiOiJhMTUyNjgxNC02NWE3LTRkN2YtYWY1ZC03ZDM4NDU3YWQ3OTUiLCJNb2RpZmllZE9uIjoiMjAyMi0xMS0xOVQxMzowMTowM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1ODI2NjIwIiwiVXJpU3RyaW5nIjoiaHR0cDovL3d3dy5uY2JpLm5sbS5uaWguZ292L3B1Ym1lZC8yNTgyNjYyM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lyamFtIERpZWNrZWxtYW5uIiwiQ3JlYXRlZE9uIjoiMjAyMi0xMS0xOVQxMzowMTowMyIsIk1vZGlmaWVkQnkiOiJfTWlyamFtIERpZWNrZWxtYW5uIiwiSWQiOiI3ZWVlM2Q0Ny01ZDQ1LTQ1MzUtYjJkYS04MTgzYmQ5MjczYTIiLCJNb2RpZmllZE9uIjoiMjAyMi0xMS0xOVQxMzowMTowMy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wLjEzNzEvam91cm5hbC5wb25lLjAxMTgxNzMiLCJVcmlTdHJpbmciOiJodHRwczovL2RvaS5vcmcvMTAuMTM3MS9qb3VybmFsLnBvbmUuMDExODE3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}</w:instrText>
                </w:r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fldChar w:fldCharType="separate"/>
                </w:r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t>[38]</w:t>
                </w:r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fldChar w:fldCharType="end"/>
                </w:r>
              </w:sdtContent>
            </w:sdt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China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Long-term care centers and nursing homes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Cluster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48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555 (22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75 (7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4 (4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26 (2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nr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IG:</w:t>
            </w:r>
            <w:r w:rsidRPr="00F91612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</w:t>
            </w: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 xml:space="preserve">Aerobic exercise, mind body exercise, resistance training, stretching and toning (e.g. cycling, brisk </w:t>
            </w: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lastRenderedPageBreak/>
              <w:t>walking, Tai Chi), 2880 min</w:t>
            </w:r>
          </w:p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CG: Social activities (e.g. tea gathering, film watching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lastRenderedPageBreak/>
              <w:t xml:space="preserve">60 min/day, 1 day/week, 48 weeks, moderate intensity, supervised group-based and </w:t>
            </w: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lastRenderedPageBreak/>
              <w:t>unsupervised home-based, tailoring nr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lastRenderedPageBreak/>
              <w:t>Global cognition; Executive action; Memory function; Speed/Attention; Functional status; Adverse events; Mood; Adherence</w:t>
            </w:r>
          </w:p>
        </w:tc>
      </w:tr>
      <w:tr w:rsidR="00F91612" w:rsidRPr="00F91612" w:rsidTr="00C63693"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proofErr w:type="spellStart"/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Lautenschlager</w:t>
            </w:r>
            <w:proofErr w:type="spellEnd"/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 xml:space="preserve">, 2008 </w:t>
            </w:r>
            <w:sdt>
              <w:sdtPr>
                <w:rPr>
                  <w:rFonts w:ascii="Times New Roman" w:eastAsia="Calibri" w:hAnsi="Times New Roman" w:cs="Times New Roman"/>
                  <w:sz w:val="16"/>
                  <w:szCs w:val="16"/>
                  <w:lang w:val="en-GB"/>
                </w:rPr>
                <w:alias w:val="To edit, see citavi.com/edit"/>
                <w:tag w:val="CitaviPlaceholder#9aa48641-8d8c-4c88-a76e-e7f080c0ece4"/>
                <w:id w:val="-1286889242"/>
                <w:placeholder>
                  <w:docPart w:val="B66EEBDEFE624C6B8413476D8B2DEFAC"/>
                </w:placeholder>
              </w:sdtPr>
              <w:sdtEndPr/>
              <w:sdtContent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fldChar w:fldCharType="begin"/>
                </w:r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NDY5YThjLTgxMDQtNDY5My1iODkwLWQwNDE3YjE2ZWRmZSIsIlJhbmdlTGVuZ3RoIjo0LCJSZWZlcmVuY2VJZCI6IjA0NDllN2ZjLTYwN2QtNDg3Yy1hNTJkLTE4OTM4ZWZiMTkw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MS9qYW1hLjMwMC45LjEwMjciLCJVcmlTdHJpbmciOiJodHRwczovL2RvaS5vcmcvMTAuMTAwMS9qYW1hLjMwMC45LjEwM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pcmphbSBEaWVja2VsbWFubiIsIkNyZWF0ZWRPbiI6IjIwMjItMTEtMTlUMTM6MDg6MjIiLCJNb2RpZmllZEJ5IjoiX01pcmphbSBEaWVja2VsbWFubiIsIklkIjoiY2VlNjA1OWYtZWZlYi00NjQyLThhM2UtNjgzMzg3M2Q0MThjIiwiTW9kaWZpZWRPbiI6IjIwMjItMTEtMTlUMTM6MDg6MjI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ODc2ODQxNCIsIlVyaVN0cmluZyI6Imh0dHA6Ly93d3cubmNiaS5ubG0ubmloLmdvdi9wdWJtZWQvMTg3Njg0MT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}</w:instrText>
                </w:r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fldChar w:fldCharType="separate"/>
                </w:r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t>[32]</w:t>
                </w:r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fldChar w:fldCharType="end"/>
                </w:r>
              </w:sdtContent>
            </w:sdt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Australia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Outpatient (hospital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Parallel arms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72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170 (49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69 (9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12 (3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nr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25-33% of participants were previously physically active (70,000 steps/</w:t>
            </w:r>
            <w:proofErr w:type="spellStart"/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wk</w:t>
            </w:r>
            <w:proofErr w:type="spellEnd"/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), others inactive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IG: Aerobic physical activity (predominantly walking, 3600 min</w:t>
            </w:r>
          </w:p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CG: Health education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50 min/day, 3 days/week, 24 weeks,</w:t>
            </w:r>
            <w:r w:rsidRPr="00F91612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</w:t>
            </w: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moderate intensity,  unsupervised home-based or supervised group-based, individual tailoring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Global cognition; Executive action; Memory function; Speed/Attention; Physical fitness; Mood; Quality of life; Adverse events</w:t>
            </w:r>
          </w:p>
        </w:tc>
      </w:tr>
      <w:tr w:rsidR="00F91612" w:rsidRPr="00F91612" w:rsidTr="00C63693"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 xml:space="preserve">Liu-Ambrose, 2016 </w:t>
            </w:r>
            <w:sdt>
              <w:sdtPr>
                <w:rPr>
                  <w:rFonts w:ascii="Times New Roman" w:eastAsia="Calibri" w:hAnsi="Times New Roman" w:cs="Times New Roman"/>
                  <w:sz w:val="16"/>
                  <w:szCs w:val="16"/>
                  <w:lang w:val="en-GB"/>
                </w:rPr>
                <w:alias w:val="To edit, see citavi.com/edit"/>
                <w:tag w:val="CitaviPlaceholder#c5e36801-4b89-4bb2-9026-52f5101ad06c"/>
                <w:id w:val="65381758"/>
                <w:placeholder>
                  <w:docPart w:val="B66EEBDEFE624C6B8413476D8B2DEFAC"/>
                </w:placeholder>
              </w:sdtPr>
              <w:sdtEndPr/>
              <w:sdtContent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fldChar w:fldCharType="begin"/>
                </w:r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mOWJkNjhmLWI2MGUtNDIxYy04Yjc0LTAyOGZlN2ZjZGY3MyIsIlJhbmdlTGVuZ3RoIjozLCJSZWZlcmVuY2VJZCI6ImUyYTc0MTNmLTA5MGEtNGE4Zi1hOTI1LWQ0MzgwZWQwMG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jEyL1dOTC4wMDAwMDAwMDAwMDAzMzMyIiwiVXJpU3RyaW5nIjoiaHR0cHM6Ly9kb2kub3JnLzEwLjEyMTIvV05MLjAwMDAwMDAwMDAwMDMzMz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pcmphbSBEaWVja2VsbWFubiIsIkNyZWF0ZWRPbiI6IjIwMjItMTEtMTlUMTM6MTY6MTEiLCJNb2RpZmllZEJ5IjoiX01pcmphbSBEaWVja2VsbWFubiIsIklkIjoiZjRhNDc0MzQtYzliMy00NGQ1LTg5NmEtNzUwMzRhMDNlMmMyIiwiTW9kaWZpZWRPbiI6IjIwMjItMTEtMTlUMTM6MTY6MT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yNzc2MDg2OSIsIlVyaVN0cmluZyI6Imh0dHA6Ly93d3cubmNiaS5ubG0ubmloLmdvdi9wdWJtZWQvMjc3NjA4Nj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pcmphbSBEaWVja2VsbWFubiIsIkNyZWF0ZWRPbiI6IjIwMjItMTEtMTlUMTM6MTY6MTEiLCJNb2RpZmllZEJ5IjoiX01pcmphbSBEaWVja2VsbWFubiIsIklkIjoiNGQzN2I2OWQtZGVmZC00MjFhLTgwZDEtYzMwMWRjMWE3MDJmIiwiTW9kaWZpZWRPbiI6IjIwMjItMTEtMTlUMTM6MTY6MTE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JQTUM1MTA5OTM4IiwiVXJpU3RyaW5nIjoiaHR0cHM6Ly93d3cubmNiaS5ubG0ubmloLmdvdi9wbWMvYXJ0aWNsZXMvUE1DNTEwOTkzO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IzMy9KQUQtMTcwMjIxIiwiRWRpdG9ycyI6W10sIkV2YWx1YXRpb25Db21wbGV4aXR5IjowLCJFdmFsdWF0aW9uU291cmNlVGV4dEZvcm1hdCI6MCwiR3JvdXBzIjpbXSwiSGFzTGFiZWwxIjpmYWxzZSwiSGFzTGFiZWwyIjpmYWxzZSwiS2V5d29yZHMiOltdLCJMYW5ndWFnZSI6ImVuZyIsIkxhbmd1YWdlQ29kZSI6ImVuIi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MyMzMvSkFELTE3MDIyMSIsIlVyaVN0cmluZyI6Imh0dHBzOi8vZG9pLm9yZy8xMC4zMjMzL0pBRC0xNzAyMj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}</w:instrText>
                </w:r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fldChar w:fldCharType="separate"/>
                </w:r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t>[25, 26]</w:t>
                </w:r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fldChar w:fldCharType="end"/>
                </w:r>
              </w:sdtContent>
            </w:sdt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USA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Outpatient (hospital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Pilot, Parallel arms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48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70 (49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74 (8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nr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nr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Physical activity scale for the elderly indicates age-appropriate activity levels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IG: Aerobic training (Walking), 4320 min</w:t>
            </w:r>
          </w:p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CG: Health Education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60 min/day, 3 days/week, 24 weeks, progressive intensity, supervised group-based, individually tailored intensity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Global cognition; Executive function;  Speed/Attention ; Functional status; Physical fitness;  Adverse events; Adherence</w:t>
            </w:r>
          </w:p>
        </w:tc>
      </w:tr>
      <w:tr w:rsidR="00F91612" w:rsidRPr="00F91612" w:rsidTr="00C63693"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proofErr w:type="spellStart"/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Stuckenschneider</w:t>
            </w:r>
            <w:proofErr w:type="spellEnd"/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 xml:space="preserve">, 2021 </w:t>
            </w:r>
            <w:sdt>
              <w:sdtPr>
                <w:rPr>
                  <w:rFonts w:ascii="Times New Roman" w:eastAsia="Calibri" w:hAnsi="Times New Roman" w:cs="Times New Roman"/>
                  <w:sz w:val="16"/>
                  <w:szCs w:val="16"/>
                  <w:lang w:val="en-GB"/>
                </w:rPr>
                <w:alias w:val="To edit, see citavi.com/edit"/>
                <w:tag w:val="CitaviPlaceholder#a025479d-f119-464f-aef8-1293eb2645c7"/>
                <w:id w:val="764725491"/>
                <w:placeholder>
                  <w:docPart w:val="B66EEBDEFE624C6B8413476D8B2DEFAC"/>
                </w:placeholder>
              </w:sdtPr>
              <w:sdtEndPr/>
              <w:sdtContent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fldChar w:fldCharType="begin"/>
                </w:r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kM2M4NTUyLTVhY2QtNDFhMS1hMTdiLWM4ZjBiMzcxM2RiZCIsIlJhbmdlTGVuZ3RoIjo0LCJSZWZlcmVuY2VJZCI6IjkwOWU2ZDIzLTIwZGQtNGVhMi1iODg2LTNmNDNhNDFiMTU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C4wMS4yMDIxIiwiRG9pIjoiMTAuMzM4OS9mbmFnaS4yMDIwLjYyMTk0Ny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g5L2ZuYWdpLjIwMjAuNjIxOTQ3IiwiVXJpU3RyaW5nIjoiaHR0cHM6Ly9kb2kub3JnLzEwLjMzODkvZm5hZ2kuMjAyMC42MjE5NDc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pcmphbSBEaWVja2VsbWFubiIsIkNyZWF0ZWRPbiI6IjIwMjItMTEtMTlUMTM6MDE6MDMiLCJNb2RpZmllZEJ5IjoiX01pcmphbSBEaWVja2VsbWFubiIsIklkIjoiMWRmOWYyZWUtODVkMy00NDdmLWFhNDYtMjk0YjZhMjIxOWNjIiwiTW9kaWZpZWRPbiI6IjIwMjItMTEtMTlUMTM6MDE6MDM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JQTUM3ODQwNTMzIiwiVXJpU3RyaW5nIjoiaHR0cHM6Ly93d3cubmNiaS5ubG0ubmloLmdvdi9wbWMvYXJ0aWNsZXMvUE1DNzg0MDUzM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WlyamFtIERpZWNrZWxtYW5uIiwiQ3JlYXRlZE9uIjoiMjAyMi0xMS0xOVQxMzowMTowMyIsIk1vZGlmaWVkQnkiOiJfTWlyamFtIERpZWNrZWxtYW5uIiwiSWQiOiI2OWJmNTc0YS1iYzM1LTRhNjUtYTQyYS0yZWNlZWU0ODI0N2EiLCJNb2RpZmllZE9uIjoiMjAyMi0xMS0xOVQxMzowMTowMyIsIlByb2plY3QiOnsiJHJlZiI6Ijg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zNTE5NDI1IiwiVXJpU3RyaW5nIjoiaHR0cDovL3d3dy5uY2JpLm5sbS5uaWguZ292L3B1Ym1lZC8zMzUxOTQyN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}</w:instrText>
                </w:r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fldChar w:fldCharType="separate"/>
                </w:r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t>[35]</w:t>
                </w:r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fldChar w:fldCharType="end"/>
                </w:r>
              </w:sdtContent>
            </w:sdt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Germany, Ireland, The Netherlands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Outpatient (hospital), Community-based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Parallel arms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48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183 (51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72 (7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nr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nr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Previously sedentary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IG: Aerobic exercise (indoor and outdoor walking and running), 6480 min</w:t>
            </w:r>
          </w:p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CG: Stretching &amp; toning</w:t>
            </w:r>
          </w:p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45 min/day, 3 days/week, 48 weeks, moderate intensity, Supervised group-based or individual home-based, individually tailored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Global cognition;  Executive function; Physical fitness; Quality of life; Adverse events; Adherence</w:t>
            </w:r>
          </w:p>
        </w:tc>
      </w:tr>
      <w:tr w:rsidR="00F91612" w:rsidRPr="00F91612" w:rsidTr="00C63693"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 xml:space="preserve">Tarumi, 2019 </w:t>
            </w:r>
            <w:sdt>
              <w:sdtPr>
                <w:rPr>
                  <w:rFonts w:ascii="Times New Roman" w:eastAsia="Calibri" w:hAnsi="Times New Roman" w:cs="Times New Roman"/>
                  <w:sz w:val="16"/>
                  <w:szCs w:val="16"/>
                  <w:lang w:val="en-GB"/>
                </w:rPr>
                <w:alias w:val="To edit, see citavi.com/edit"/>
                <w:tag w:val="CitaviPlaceholder#b9c0172f-d330-40c1-9eab-5d84a0f2d1eb"/>
                <w:id w:val="2121638624"/>
                <w:placeholder>
                  <w:docPart w:val="B66EEBDEFE624C6B8413476D8B2DEFAC"/>
                </w:placeholder>
              </w:sdtPr>
              <w:sdtEndPr/>
              <w:sdtContent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fldChar w:fldCharType="begin"/>
                </w:r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ZWI0NWY4LWE1ZjItNDNlNC04NGY5LTBlMzY1MmE4YjE5YSIsIlJhbmdlTGVuZ3RoIjozLCJSZWZlcmVuY2VJZCI6IjNjZGMzOTc5LWI0N2UtNGE0MS1iNmIwLWJmNTFjOWQ0YTZk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zIzMy9KQUQtMTgxMTc1IiwiVXJpU3RyaW5nIjoiaHR0cHM6Ly9kb2kub3JnLzEwLjMyMzMvSkFELTE4MTE3N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lyamFtIERpZWNrZWxtYW5uIiwiQ3JlYXRlZE9uIjoiMjAyMi0xMS0xOVQxMzoxMzowMCIsIk1vZGlmaWVkQnkiOiJfTWlyamFtIERpZWNrZWxtYW5uIiwiSWQiOiI0ZTM2ODRlNS00MzliLTQ3OTgtYTljNy00YjE1ZjllMDhmOTciLCJNb2RpZmllZE9uIjoiMjAyMi0xMS0xOVQxMzoxMzowMC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MxNDAzOTQ0IiwiVXJpU3RyaW5nIjoiaHR0cDovL3d3dy5uY2JpLm5sbS5uaWguZ292L3B1Ym1lZC8zMTQwMzk0N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IzMy9KQUQtMTkwODc1IiwiRWRpdG9ycyI6W10sIkV2YWx1YXRpb25Db21wbGV4aXR5IjowLCJFdmFsdWF0aW9uU291cmNlVGV4dEZvcm1hdCI6MCwiR3JvdXBzIjpbXSwiSGFzTGFiZWwxIjpmYWxzZSwiSGFzTGFiZWwyIjpmYWxzZSwiS2V5d29yZHMiOltdLCJMYW5ndWFnZSI6ImVuZyIsIkxhbmd1YWdlQ29kZSI6ImVuIi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jEwLjMyMzMvSkFELTE5MDg3NSIsIlVyaVN0cmluZyI6Imh0dHBzOi8vZG9pLm9yZy8xMC4zMjMzL0pBRC0xOTA4NzU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}</w:instrText>
                </w:r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fldChar w:fldCharType="separate"/>
                </w:r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t>[27–31]</w:t>
                </w:r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fldChar w:fldCharType="end"/>
                </w:r>
              </w:sdtContent>
            </w:sdt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USA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Outpatient care (hospital); Long-term care centers and nursing homes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Parallel arms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48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70 (24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65 (6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16 (2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29 (1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Participants that exercised regularly were excluded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IG: Aerobic</w:t>
            </w:r>
            <w:r w:rsidR="005D2031"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 xml:space="preserve"> exercise</w:t>
            </w: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, 5460 min</w:t>
            </w:r>
          </w:p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CG: Stretching &amp; toning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 xml:space="preserve">25-40 min/day, 3-4/week, 48 weeks, high intensity,  supervised or unsupervised, individually </w:t>
            </w: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lastRenderedPageBreak/>
              <w:t>tailored intensity and progression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lastRenderedPageBreak/>
              <w:t>Executive action; Memory function; Physical fitness; Adverse events; Adherence; Neurophysiological measures</w:t>
            </w:r>
          </w:p>
        </w:tc>
      </w:tr>
      <w:tr w:rsidR="00F91612" w:rsidRPr="00F91612" w:rsidTr="00C63693"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proofErr w:type="spellStart"/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Uemura</w:t>
            </w:r>
            <w:proofErr w:type="spellEnd"/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 xml:space="preserve">, 2012 </w:t>
            </w:r>
            <w:sdt>
              <w:sdtPr>
                <w:rPr>
                  <w:rFonts w:ascii="Times New Roman" w:eastAsia="Calibri" w:hAnsi="Times New Roman" w:cs="Times New Roman"/>
                  <w:sz w:val="16"/>
                  <w:szCs w:val="16"/>
                  <w:lang w:val="en-GB"/>
                </w:rPr>
                <w:alias w:val="To edit, see citavi.com/edit"/>
                <w:tag w:val="CitaviPlaceholder#b5a5baa7-c755-4f17-a9ea-7b851be3a002"/>
                <w:id w:val="-984318162"/>
                <w:placeholder>
                  <w:docPart w:val="B66EEBDEFE624C6B8413476D8B2DEFAC"/>
                </w:placeholder>
              </w:sdtPr>
              <w:sdtEndPr/>
              <w:sdtContent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fldChar w:fldCharType="begin"/>
                </w:r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kMTFkZjEyLTI1M2YtNDUzYi04MmU0LTMyYTg0MGMxNDg4NCIsIlJhbmdlU3RhcnQiOjMsIlJhbmdlTGVuZ3RoIjo1LCJSZWZlcmVuY2VJZCI6IjNkM2ZkZGE3LWFjODctNDkzYy1iNjgwLTg2OWRlMmZiZWFh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1LjEwLjIwMTIiLCJEb2kiOiIxMC4xMTU5LzAwMDM0MzQ4Ni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yMzE4OTA4MyIsIlVyaVN0cmluZyI6Imh0dHA6Ly93d3cubmNiaS5ubG0ubmloLmdvdi9wdWJtZWQvMjMxODkwOD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pcmphbSBEaWVja2VsbWFubiIsIkNyZWF0ZWRPbiI6IjIwMjItMTEtMTlUMTM6MDE6MDMiLCJNb2RpZmllZEJ5IjoiX01pcmphbSBEaWVja2VsbWFubiIsIklkIjoiYmU0ZDlmMzItNGI5OS00NGY4LTllZDItMWUyMTFiNjAxNGYzIiwiTW9kaWZpZWRPbiI6IjIwMjItMTEtMTlUMTM6MDE6MDM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U5LzAwMDM0MzQ4NiIsIlVyaVN0cmluZyI6Imh0dHBzOi8vZG9pLm9yZy8xMC4xMTU5LzAwMDM0MzQ4N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lyamFtIERpZWNrZWxtYW5uIiwiQ3JlYXRlZE9uIjoiMjAyMi0xMS0xOVQxMzowMTowMyIsIk1vZGlmaWVkQnkiOiJfTWlyamFtIERpZWNrZWxtYW5uIiwiSWQiOiJkYWVjZDUwNC0wMWY4LTQ3NDItYjQ5OS0yYTViMjkyYjg5NWEiLCJNb2RpZmllZE9uIjoiMjAyMi0xMS0xOVQxMzowMTowMy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M1MDcyNjgiLCJVcmlTdHJpbmciOiJodHRwczovL3d3dy5uY2JpLm5sbS5uaWguZ292L3BtYy9hcnRpY2xlcy9QTUMzNTA3MjY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pcmphbSBEaWVja2VsbWFubiIsIkNyZWF0ZWRPbiI6IjIwMjItMTEtMTlUMTM6MDE6MDMiLCJNb2RpZmllZEJ5IjoiX01pcmphbSBEaWVja2VsbWFubiIsIklkIjoiZGIzZjg4YzktMmU2OS00Yzg2LTk0YjAtNTMxYzlhNGVlMjg4IiwiTW9kaWZpZWRPbiI6IjIwMjItMTEtMTlUMTM6MDE6MDMiLCJQcm9qZWN0Ijp7IiRyZWYiOiI4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xMTg2LzE0NzEtMjM3Ny0xMi0xMjgiLCJVcmlTdHJpbmciOiJodHRwczovL2RvaS5vcmcvMTAuMTE4Ni8xNDcxLTIzNzctMTItMTI4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}</w:instrText>
                </w:r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fldChar w:fldCharType="separate"/>
                </w:r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t>[41, 42]</w:t>
                </w:r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fldChar w:fldCharType="end"/>
                </w:r>
              </w:sdtContent>
            </w:sdt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Japan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Community-based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Parallel arms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48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100 (51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75 (7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11 (3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27 (3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nr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IG: combined aerobic, strength and balance training</w:t>
            </w:r>
            <w:r w:rsidRPr="00F91612" w:rsidDel="00756E6C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 xml:space="preserve"> </w:t>
            </w: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8640 min</w:t>
            </w:r>
          </w:p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CG: Health Education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90 min/day, 2 days/ week, 48 weeks, moderate intensity, supervised or unsupervised group-based, tailoring nr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Global cognition; Executive action; Memory function; Speed/Attention  Physical fitness; Adherence</w:t>
            </w:r>
          </w:p>
        </w:tc>
      </w:tr>
      <w:tr w:rsidR="00F91612" w:rsidRPr="00F91612" w:rsidTr="00C63693"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 xml:space="preserve">van </w:t>
            </w:r>
            <w:proofErr w:type="spellStart"/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Uffelen</w:t>
            </w:r>
            <w:proofErr w:type="spellEnd"/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 xml:space="preserve">, 2007 </w:t>
            </w:r>
            <w:sdt>
              <w:sdtPr>
                <w:rPr>
                  <w:rFonts w:ascii="Times New Roman" w:eastAsia="Calibri" w:hAnsi="Times New Roman" w:cs="Times New Roman"/>
                  <w:sz w:val="16"/>
                  <w:szCs w:val="16"/>
                  <w:lang w:val="en-GB"/>
                </w:rPr>
                <w:alias w:val="To edit, see citavi.com/edit"/>
                <w:tag w:val="CitaviPlaceholder#bbe54b0c-4291-42da-b99e-a132c1af49c2"/>
                <w:id w:val="1539469213"/>
                <w:placeholder>
                  <w:docPart w:val="B66EEBDEFE624C6B8413476D8B2DEFAC"/>
                </w:placeholder>
              </w:sdtPr>
              <w:sdtEndPr/>
              <w:sdtContent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fldChar w:fldCharType="begin"/>
                </w:r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xNjkyOTUxLWY3YjMtNGVlYS04NTRlLTU1NGIyNDYzNmNhMCIsIlJhbmdlTGVuZ3RoIjozLCJSZWZlcmVuY2VJZCI6IjA3N2ViOTM5LWQzYTQtNDE4Yi1hZGYzLTE4Y2U5OGViNzg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OC4wMi4yMDA4IiwiRG9pIjoiMTAuMTEzNi9ianNtLjIwMDcuMDQ0NzM1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zYvYmpzbS4yMDA3LjA0NDczNSIsIlVyaVN0cmluZyI6Imh0dHBzOi8vZG9pLm9yZy8xMC4xMTM2L2Jqc20uMjAwNy4wNDQ3M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pcmphbSBEaWVja2VsbWFubiIsIkNyZWF0ZWRPbiI6IjIwMjItMTEtMTlUMTM6MDE6MDMiLCJNb2RpZmllZEJ5IjoiX01pcmphbSBEaWVja2VsbWFubiIsIklkIjoiMDkzNTc0ZDYtYzI1MS00MGRhLWEzNjEtNGM2YTg4YjVjMjRlIiwiTW9kaWZpZWRPbiI6IjIwMjItMTEtMTlUMTM6MDE6MDM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ODMwODg4OCIsIlVyaVN0cmluZyI6Imh0dHA6Ly93d3cubmNiaS5ubG0ubmloLmdvdi9wdWJtZWQvMTgzMDg4OD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y4wNy4yMDA3IiwiRG9pIjoiMTAuMTAwNy9zMTExMzYtMDA3LTkyMTktei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JQTUMyMDM5ODY0IiwiVXJpU3RyaW5nIjoiaHR0cHM6Ly93d3cubmNiaS5ubG0ubmloLmdvdi9wbWMvYXJ0aWNsZXMvUE1DMjAzOTg2N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WlyamFtIERpZWNrZWxtYW5uIiwiQ3JlYXRlZE9uIjoiMjAyMi0xMS0xOVQxMzowMTowMyIsIk1vZGlmaWVkQnkiOiJfTWlyamFtIERpZWNrZWxtYW5uIiwiSWQiOiI2NDE0MjUwMC01ZDIwLTQwNGItYjQwOC0xMTZmNDk0MmVlY2UiLCJNb2RpZmllZE9uIjoiMjAyMi0xMS0xOVQxMzowMTowMyIsIlByb2plY3QiOnsiJHJlZiI6Ijg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3NjE2ODQwIiwiVXJpU3RyaW5nIjoiaHR0cDovL3d3dy5uY2JpLm5sbS5uaWguZ292L3B1Ym1lZC8xNzYxNjg0MC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}</w:instrText>
                </w:r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fldChar w:fldCharType="separate"/>
                </w:r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t>[36, 37]</w:t>
                </w:r>
                <w:r w:rsidRPr="00F91612">
                  <w:rPr>
                    <w:rFonts w:ascii="Times New Roman" w:eastAsia="Calibri" w:hAnsi="Times New Roman" w:cs="Times New Roman"/>
                    <w:sz w:val="16"/>
                    <w:szCs w:val="16"/>
                    <w:lang w:val="en-GB"/>
                  </w:rPr>
                  <w:fldChar w:fldCharType="end"/>
                </w:r>
              </w:sdtContent>
            </w:sdt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The Netherlands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Community-based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Fully factorial design (2x2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48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152 (56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75 (3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nr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29 (1)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Participants were physically active (&gt;3 MET) an average of 39-44 min/d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IG: Walking, 5760 min</w:t>
            </w:r>
          </w:p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CG: low-intensity placebo activity program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60 min/day, 2 days/week, 48 weeks, moderate intensity, supervised group-based, individually tailored intensity</w:t>
            </w:r>
          </w:p>
        </w:tc>
        <w:tc>
          <w:tcPr>
            <w:tcW w:w="0" w:type="auto"/>
            <w:vAlign w:val="center"/>
          </w:tcPr>
          <w:p w:rsidR="00EB0EB5" w:rsidRPr="00F91612" w:rsidRDefault="00EB0EB5" w:rsidP="00EB0EB5">
            <w:pPr>
              <w:spacing w:before="120" w:after="240" w:line="276" w:lineRule="auto"/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</w:pPr>
            <w:r w:rsidRPr="00F91612">
              <w:rPr>
                <w:rFonts w:ascii="Times New Roman" w:eastAsia="Calibri" w:hAnsi="Times New Roman" w:cs="Times New Roman"/>
                <w:sz w:val="16"/>
                <w:szCs w:val="16"/>
                <w:lang w:val="en-GB"/>
              </w:rPr>
              <w:t>Global cognition; Executive action; Memory function; Speed/Attention; Adverse events; Adherence; Quality of life</w:t>
            </w:r>
          </w:p>
        </w:tc>
      </w:tr>
    </w:tbl>
    <w:p w:rsidR="00945BCD" w:rsidRPr="00F91612" w:rsidRDefault="00945BCD"/>
    <w:p w:rsidR="00F91612" w:rsidRPr="00F91612" w:rsidRDefault="00F91612"/>
    <w:sectPr w:rsidR="00F91612" w:rsidRPr="00F91612" w:rsidSect="00EB0EB5">
      <w:headerReference w:type="default" r:id="rId6"/>
      <w:pgSz w:w="16838" w:h="11906" w:orient="landscape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795242" w:rsidRDefault="00795242" w:rsidP="00EB0EB5">
      <w:pPr>
        <w:spacing w:after="0" w:line="240" w:lineRule="auto"/>
      </w:pPr>
      <w:r>
        <w:separator/>
      </w:r>
    </w:p>
  </w:endnote>
  <w:endnote w:type="continuationSeparator" w:id="0">
    <w:p w:rsidR="00795242" w:rsidRDefault="00795242" w:rsidP="00EB0EB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795242" w:rsidRDefault="00795242" w:rsidP="00EB0EB5">
      <w:pPr>
        <w:spacing w:after="0" w:line="240" w:lineRule="auto"/>
      </w:pPr>
      <w:r>
        <w:separator/>
      </w:r>
    </w:p>
  </w:footnote>
  <w:footnote w:type="continuationSeparator" w:id="0">
    <w:p w:rsidR="00795242" w:rsidRDefault="00795242" w:rsidP="00EB0EB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B0EB5" w:rsidRPr="00EB0EB5" w:rsidRDefault="00EB0EB5" w:rsidP="00EB0EB5">
    <w:pPr>
      <w:suppressLineNumbers/>
      <w:spacing w:before="120" w:after="240" w:line="276" w:lineRule="auto"/>
      <w:rPr>
        <w:rFonts w:ascii="Times New Roman" w:eastAsia="Calibri" w:hAnsi="Times New Roman" w:cs="Times New Roman"/>
        <w:b/>
        <w:sz w:val="24"/>
        <w:szCs w:val="24"/>
        <w:lang w:val="en-GB"/>
      </w:rPr>
    </w:pPr>
    <w:r>
      <w:rPr>
        <w:rFonts w:ascii="Times New Roman" w:eastAsia="Calibri" w:hAnsi="Times New Roman" w:cs="Times New Roman"/>
        <w:b/>
        <w:sz w:val="24"/>
        <w:szCs w:val="24"/>
        <w:lang w:val="en-GB"/>
      </w:rPr>
      <w:t xml:space="preserve">Supplementary </w:t>
    </w:r>
    <w:r w:rsidRPr="00EB0EB5">
      <w:rPr>
        <w:rFonts w:ascii="Times New Roman" w:eastAsia="Calibri" w:hAnsi="Times New Roman" w:cs="Times New Roman"/>
        <w:b/>
        <w:sz w:val="24"/>
        <w:szCs w:val="24"/>
        <w:lang w:val="en-GB"/>
      </w:rPr>
      <w:t xml:space="preserve">Table. Key characteristics of the included studies </w:t>
    </w:r>
  </w:p>
  <w:p w:rsidR="00EB0EB5" w:rsidRDefault="00EB0EB5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web"/>
  <w:zoom w:percent="140"/>
  <w:proofState w:spelling="clean" w:grammar="clean"/>
  <w:defaultTabStop w:val="708"/>
  <w:hyphenationZone w:val="425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B0EB5"/>
    <w:rsid w:val="005D2031"/>
    <w:rsid w:val="00795242"/>
    <w:rsid w:val="00945BCD"/>
    <w:rsid w:val="00EB0EB5"/>
    <w:rsid w:val="00F91612"/>
    <w:rsid w:val="00FE2D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5:chartTrackingRefBased/>
  <w15:docId w15:val="{21276101-0CF8-4F09-802E-0D92208FB68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ellenraster1">
    <w:name w:val="Tabellenraster1"/>
    <w:basedOn w:val="TableNormal"/>
    <w:next w:val="TableGrid"/>
    <w:uiPriority w:val="39"/>
    <w:rsid w:val="00EB0EB5"/>
    <w:pPr>
      <w:spacing w:after="0" w:line="240" w:lineRule="auto"/>
    </w:pPr>
    <w:rPr>
      <w:rFonts w:ascii="Cambria" w:hAnsi="Cambria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EB0EB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EB0EB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B0EB5"/>
  </w:style>
  <w:style w:type="paragraph" w:styleId="Footer">
    <w:name w:val="footer"/>
    <w:basedOn w:val="Normal"/>
    <w:link w:val="FooterChar"/>
    <w:uiPriority w:val="99"/>
    <w:unhideWhenUsed/>
    <w:rsid w:val="00EB0EB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B0EB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glossaryDocument" Target="glossary/document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B66EEBDEFE624C6B8413476D8B2DEFAC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942EA57B-0D3C-44AE-A62F-AD28A397B56B}"/>
      </w:docPartPr>
      <w:docPartBody>
        <w:p w:rsidR="00F20EAC" w:rsidRDefault="00D721E2" w:rsidP="00D721E2">
          <w:pPr>
            <w:pStyle w:val="B66EEBDEFE624C6B8413476D8B2DEFAC"/>
          </w:pPr>
          <w:r w:rsidRPr="009A1A23">
            <w:rPr>
              <w:rStyle w:val="Placehold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721E2"/>
    <w:rsid w:val="00BA6650"/>
    <w:rsid w:val="00D721E2"/>
    <w:rsid w:val="00F20E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D721E2"/>
    <w:rPr>
      <w:color w:val="808080"/>
    </w:rPr>
  </w:style>
  <w:style w:type="paragraph" w:customStyle="1" w:styleId="F083D4137D724C1AB96969E480047115">
    <w:name w:val="F083D4137D724C1AB96969E480047115"/>
    <w:rsid w:val="00D721E2"/>
  </w:style>
  <w:style w:type="paragraph" w:customStyle="1" w:styleId="B66EEBDEFE624C6B8413476D8B2DEFAC">
    <w:name w:val="B66EEBDEFE624C6B8413476D8B2DEFAC"/>
    <w:rsid w:val="00D721E2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9</TotalTime>
  <Pages>1</Pages>
  <Words>29660</Words>
  <Characters>169065</Characters>
  <Application>Microsoft Office Word</Application>
  <DocSecurity>0</DocSecurity>
  <Lines>1408</Lines>
  <Paragraphs>39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832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ieckelmann, Mirjam</dc:creator>
  <cp:keywords/>
  <dc:description/>
  <cp:lastModifiedBy>Dhanalakshmi Vairavan</cp:lastModifiedBy>
  <cp:revision>3</cp:revision>
  <dcterms:created xsi:type="dcterms:W3CDTF">2023-09-09T15:40:00Z</dcterms:created>
  <dcterms:modified xsi:type="dcterms:W3CDTF">2023-10-12T10:24:00Z</dcterms:modified>
</cp:coreProperties>
</file>